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273378">
      <w:pPr>
        <w:jc w:val="center"/>
      </w:pPr>
      <w:r>
        <w:t>Paper Title</w:t>
      </w:r>
    </w:p>
    <w:p w:rsidR="002A2A03" w:rsidRDefault="00273378">
      <w:pPr>
        <w:jc w:val="center"/>
      </w:pPr>
      <w:r>
        <w:t xml:space="preserve">Name </w:t>
      </w:r>
    </w:p>
    <w:p w:rsidR="002A2A03" w:rsidRDefault="00273378">
      <w:pPr>
        <w:jc w:val="center"/>
      </w:pPr>
      <w:r>
        <w:t xml:space="preserve">Name of Institution </w:t>
      </w:r>
    </w:p>
    <w:p w:rsidR="00273378" w:rsidRDefault="002A2A03" w:rsidP="00E04092">
      <w:pPr>
        <w:ind w:firstLine="0"/>
        <w:jc w:val="center"/>
      </w:pPr>
      <w:r>
        <w:br w:type="page"/>
      </w:r>
      <w:r w:rsidR="00273378">
        <w:lastRenderedPageBreak/>
        <w:t xml:space="preserve">Buying a Car Cash Compare to Loan </w:t>
      </w:r>
    </w:p>
    <w:p w:rsidR="008521B5" w:rsidRDefault="00E828AD" w:rsidP="00273378">
      <w:pPr>
        <w:ind w:firstLine="0"/>
      </w:pPr>
      <w:r>
        <w:t>Besides buying a home, buying a car is also one of the biggest financial de</w:t>
      </w:r>
      <w:r w:rsidR="00940404">
        <w:t>cisions that an individual make</w:t>
      </w:r>
      <w:r w:rsidR="00AA0417">
        <w:t>s</w:t>
      </w:r>
      <w:r>
        <w:t xml:space="preserve"> in his life.</w:t>
      </w:r>
      <w:r w:rsidR="00001FA8">
        <w:t xml:space="preserve"> After doing the fun things like the color and model of the car, the next tough decision</w:t>
      </w:r>
      <w:r w:rsidR="00AA09D1">
        <w:t xml:space="preserve"> is</w:t>
      </w:r>
      <w:r w:rsidR="00001FA8">
        <w:t xml:space="preserve"> </w:t>
      </w:r>
      <w:r w:rsidR="008521B5">
        <w:t>financing the car.</w:t>
      </w:r>
      <w:r>
        <w:t xml:space="preserve"> While some people prefer to </w:t>
      </w:r>
      <w:r w:rsidR="008521B5">
        <w:t>buy</w:t>
      </w:r>
      <w:r>
        <w:t xml:space="preserve"> cars on cash, there are others who prefer to take loan from different sources and then they</w:t>
      </w:r>
      <w:r w:rsidR="004F43FE">
        <w:t xml:space="preserve"> purchase the car. </w:t>
      </w:r>
    </w:p>
    <w:p w:rsidR="008546FE" w:rsidRDefault="00544FB0" w:rsidP="008546FE">
      <w:r>
        <w:t>As far as cash is concerned it is the si</w:t>
      </w:r>
      <w:r w:rsidR="00852741">
        <w:t xml:space="preserve">mplest way of financing the car. </w:t>
      </w:r>
      <w:r w:rsidR="003E3C66">
        <w:t>Simply go to the market, choose the car and pay the amount and bring it home</w:t>
      </w:r>
      <w:r>
        <w:t>. Ther</w:t>
      </w:r>
      <w:r w:rsidR="008B39D7">
        <w:t>e is no doubt that in face value</w:t>
      </w:r>
      <w:r>
        <w:t xml:space="preserve"> it is the cheapest way of financing. </w:t>
      </w:r>
      <w:r w:rsidR="00760696">
        <w:t>In this case the customer pay</w:t>
      </w:r>
      <w:r w:rsidR="008B39D7">
        <w:t xml:space="preserve">s the bill </w:t>
      </w:r>
      <w:r w:rsidR="00760696">
        <w:t xml:space="preserve">and then </w:t>
      </w:r>
      <w:r w:rsidR="008B39D7">
        <w:t>he does</w:t>
      </w:r>
      <w:r w:rsidR="00760696">
        <w:t xml:space="preserve"> not have to worry about monthly payments over a few years and also the interest </w:t>
      </w:r>
      <w:r w:rsidR="007D5A43">
        <w:t>rate on the loan.</w:t>
      </w:r>
      <w:r w:rsidR="0013633D">
        <w:t xml:space="preserve"> Because </w:t>
      </w:r>
      <w:r w:rsidR="00F56156">
        <w:t xml:space="preserve">when you purchase a car on loan, </w:t>
      </w:r>
      <w:r w:rsidR="0013633D">
        <w:t>that means you have to pay the monthly interests as we</w:t>
      </w:r>
      <w:r w:rsidR="00F56156">
        <w:t>ll. P</w:t>
      </w:r>
      <w:r w:rsidR="0013633D">
        <w:t xml:space="preserve">aying interest for something that is </w:t>
      </w:r>
      <w:r w:rsidR="00F56156">
        <w:t>losing its value over the time</w:t>
      </w:r>
      <w:r w:rsidR="00C573DE">
        <w:t xml:space="preserve"> means that you are losing your money in two directions</w:t>
      </w:r>
      <w:r w:rsidR="001A1441">
        <w:t xml:space="preserve"> </w:t>
      </w:r>
      <w:r w:rsidR="00D00443">
        <w:fldChar w:fldCharType="begin"/>
      </w:r>
      <w:r w:rsidR="00D00443">
        <w:instrText xml:space="preserve"> ADDIN ZOTERO_ITEM CSL_CITATION {"citationID":"gm5JkrPM","properties":{"formattedCitation":"(\\uc0\\u8220{}Ask An Expert: Buying a Car With Cash vs Financing - Stratton Finance Australia,\\uc0\\u8221{} n.d.)","plainCitation":"(“Ask An Expert: Buying a Car With Cash vs Financing - Stratton Finance Australia,” n.d.)","noteIndex":0},"citationItems":[{"id":478,"uris":["http://zotero.org/users/local/4C6u8dIT/items/ATG4LGQV"],"uri":["http://zotero.org/users/local/4C6u8dIT/items/ATG4LGQV"],"itemData":{"id":478,"type":"webpage","title":"Ask An Expert: Buying a Car With Cash vs Financing - Stratton Finance Australia","URL":"https://www.strattonfinance.com.au/newsroom/ask-an-expert-buying-a-car-with-cash-vs-financing","accessed":{"date-parts":[["2019",1,17]]}}}],"schema":"https://github.com/citation-style-language/schema/raw/master/csl-citation.json"} </w:instrText>
      </w:r>
      <w:r w:rsidR="00D00443">
        <w:fldChar w:fldCharType="separate"/>
      </w:r>
      <w:r w:rsidR="00D00443" w:rsidRPr="00D00443">
        <w:t>(“Ask An Expert: Buying a Car With Cash vs Financing - Stratton Finance Australia,” n.d.)</w:t>
      </w:r>
      <w:r w:rsidR="00D00443">
        <w:fldChar w:fldCharType="end"/>
      </w:r>
      <w:r w:rsidR="00C573DE">
        <w:t>.</w:t>
      </w:r>
      <w:r w:rsidR="00390A06">
        <w:t xml:space="preserve"> </w:t>
      </w:r>
    </w:p>
    <w:p w:rsidR="002A2A03" w:rsidRDefault="008110DF" w:rsidP="008546FE">
      <w:r>
        <w:t>Having said that</w:t>
      </w:r>
      <w:r w:rsidR="00390A06">
        <w:t xml:space="preserve"> there are drawbacks with this method of finance as well</w:t>
      </w:r>
      <w:r w:rsidR="00D97C93">
        <w:t>. Which is,</w:t>
      </w:r>
      <w:r w:rsidR="00390A06">
        <w:t xml:space="preserve"> </w:t>
      </w:r>
      <w:r w:rsidR="00C43404">
        <w:t xml:space="preserve">a car is a </w:t>
      </w:r>
      <w:r w:rsidR="003F3030">
        <w:t>depreciating asset</w:t>
      </w:r>
      <w:r w:rsidR="00053F7A">
        <w:t>,</w:t>
      </w:r>
      <w:r w:rsidR="003F3030">
        <w:t xml:space="preserve"> </w:t>
      </w:r>
      <w:r w:rsidR="00053F7A">
        <w:t>that</w:t>
      </w:r>
      <w:r w:rsidR="003F3030">
        <w:t xml:space="preserve"> means</w:t>
      </w:r>
      <w:r w:rsidR="00053F7A">
        <w:t>,</w:t>
      </w:r>
      <w:r w:rsidR="003F3030">
        <w:t xml:space="preserve"> that the value of i</w:t>
      </w:r>
      <w:r>
        <w:t>t is continuously dropping. S</w:t>
      </w:r>
      <w:r w:rsidR="003F3030">
        <w:t>pending a lump of money</w:t>
      </w:r>
      <w:r w:rsidR="00053F7A">
        <w:t xml:space="preserve"> on such thing</w:t>
      </w:r>
      <w:r w:rsidR="003F3030">
        <w:t xml:space="preserve"> is not a wise decision. </w:t>
      </w:r>
      <w:r w:rsidR="00D01F79">
        <w:t xml:space="preserve">Therefore, </w:t>
      </w:r>
      <w:r w:rsidR="00390A06">
        <w:t>for other people taking car loan is the best suit</w:t>
      </w:r>
      <w:r w:rsidR="006C282D">
        <w:t xml:space="preserve">ed method. Because in this case you can buy the car of your dreams and also you are not supposed to compromise </w:t>
      </w:r>
      <w:r w:rsidR="00053F7A">
        <w:t>on</w:t>
      </w:r>
      <w:r w:rsidR="006C282D">
        <w:t xml:space="preserve"> the quality of the car. You choose the car, apply for the loan and</w:t>
      </w:r>
      <w:r w:rsidR="00586300">
        <w:t xml:space="preserve"> get it. </w:t>
      </w:r>
      <w:r w:rsidR="00853BD8">
        <w:t>B</w:t>
      </w:r>
      <w:r w:rsidR="00586300">
        <w:t xml:space="preserve">ut again it has its own </w:t>
      </w:r>
      <w:r w:rsidR="00853BD8">
        <w:t>disadvantages,</w:t>
      </w:r>
      <w:r w:rsidR="00586300">
        <w:t xml:space="preserve"> due to the interest ra</w:t>
      </w:r>
      <w:r w:rsidR="00236187">
        <w:t>t</w:t>
      </w:r>
      <w:r w:rsidR="00586300">
        <w:t>e and also if you are unable to pay fo</w:t>
      </w:r>
      <w:r w:rsidR="00853BD8">
        <w:t xml:space="preserve">r it within the given time then your loan is also canceled </w:t>
      </w:r>
      <w:r w:rsidR="00586300">
        <w:t>along with taking back the car from you</w:t>
      </w:r>
      <w:r w:rsidR="00D00443">
        <w:t xml:space="preserve"> </w:t>
      </w:r>
      <w:r w:rsidR="00D00443">
        <w:fldChar w:fldCharType="begin"/>
      </w:r>
      <w:r w:rsidR="00D00443">
        <w:instrText xml:space="preserve"> ADDIN ZOTERO_ITEM CSL_CITATION {"citationID":"DXs8lSAZ","properties":{"formattedCitation":"(\\uc0\\u8220{}What\\uc0\\u8217{}s Better Car Loan or Cash Payment?,\\uc0\\u8221{} 2016)","plainCitation":"(“What’s Better Car Loan or Cash Payment?,” 2016)","noteIndex":0},"citationItems":[{"id":480,"uris":["http://zotero.org/users/local/4C6u8dIT/items/XA4ZMKXE"],"uri":["http://zotero.org/users/local/4C6u8dIT/items/XA4ZMKXE"],"itemData":{"id":480,"type":"webpage","title":"What's Better Car Loan or Cash Payment? | The Best Option for You","container-title":"Car Reviews Canada | New &amp; Used Automotive News and Tips |","abstract":"What's Better Car Loan or Cash Payment? The right answer will come after evaluating a couple of things, including your credit score, debt, etc.","URL":"https://news.goauto.ca/car-loan-vs-cash-payment-whats-better/","shortTitle":"What's Better Car Loan or Cash Payment?","language":"en-US","issued":{"date-parts":[["2016",4,12]]},"accessed":{"date-parts":[["2019",1,17]]}}}],"schema":"https://github.com/citation-style-language/schema/raw/master/csl-citation.json"} </w:instrText>
      </w:r>
      <w:r w:rsidR="00D00443">
        <w:fldChar w:fldCharType="separate"/>
      </w:r>
      <w:r w:rsidR="00D00443" w:rsidRPr="00D00443">
        <w:t>(“What’s Better Car Loan or Cash Payment?,” 2016)</w:t>
      </w:r>
      <w:r w:rsidR="00D00443">
        <w:fldChar w:fldCharType="end"/>
      </w:r>
      <w:r w:rsidR="00586300">
        <w:t>.</w:t>
      </w:r>
    </w:p>
    <w:p w:rsidR="00586300" w:rsidRDefault="00586300" w:rsidP="008546FE">
      <w:r>
        <w:t xml:space="preserve">In conclusion it is safe to say, that while both of the options are </w:t>
      </w:r>
      <w:r w:rsidR="00236187">
        <w:t xml:space="preserve">available for the customers and it is up to them to choose which ever option that best suits them. But paying in </w:t>
      </w:r>
      <w:r w:rsidR="00236187">
        <w:lastRenderedPageBreak/>
        <w:t xml:space="preserve">cash is a much safer option as compare to take loans. Because in this case you become owner </w:t>
      </w:r>
      <w:r w:rsidR="00B30281">
        <w:t>of the car just in one go but you have to compromise on the quality of the car which is not the case in taking loan.</w:t>
      </w:r>
      <w:r>
        <w:t xml:space="preserve"> </w:t>
      </w:r>
      <w:bookmarkStart w:id="0" w:name="_GoBack"/>
      <w:bookmarkEnd w:id="0"/>
    </w:p>
    <w:p w:rsidR="002A2A03" w:rsidRDefault="002A2A03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>
      <w:pPr>
        <w:ind w:left="720" w:hanging="720"/>
      </w:pPr>
    </w:p>
    <w:p w:rsidR="00031FA4" w:rsidRDefault="00031FA4" w:rsidP="00031FA4">
      <w:pPr>
        <w:ind w:left="720" w:hanging="720"/>
        <w:jc w:val="center"/>
      </w:pPr>
      <w:r>
        <w:t xml:space="preserve">References </w:t>
      </w:r>
    </w:p>
    <w:p w:rsidR="00D00443" w:rsidRPr="00D00443" w:rsidRDefault="00D00443" w:rsidP="00D00443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00443">
        <w:t>Ask An Expert: Buying a Car With Cash vs Financing - Stratton Finance Australia. (n.d.). Retrieved January 17, 2019, from https://www.strattonfinance.com.au/newsroom/ask-an-expert-buying-a-car-with-cash-vs-financing</w:t>
      </w:r>
    </w:p>
    <w:p w:rsidR="00D00443" w:rsidRPr="00D00443" w:rsidRDefault="00D00443" w:rsidP="00D00443">
      <w:pPr>
        <w:pStyle w:val="Bibliography"/>
      </w:pPr>
      <w:r w:rsidRPr="00D00443">
        <w:t>What’s Better Car Loan or Cash Payment? | The Best Option for You. (2016, April 12). Retrieved January 17, 2019, from https://news.goauto.ca/car-loan-vs-cash-payment-whats-better/</w:t>
      </w:r>
    </w:p>
    <w:p w:rsidR="00031FA4" w:rsidRDefault="00D00443" w:rsidP="00031FA4">
      <w:pPr>
        <w:ind w:left="720" w:hanging="720"/>
      </w:pPr>
      <w:r>
        <w:fldChar w:fldCharType="end"/>
      </w:r>
    </w:p>
    <w:sectPr w:rsidR="00031FA4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E1CA4" w:rsidRDefault="006E1CA4">
      <w:pPr>
        <w:spacing w:line="240" w:lineRule="auto"/>
      </w:pPr>
      <w:r>
        <w:separator/>
      </w:r>
    </w:p>
  </w:endnote>
  <w:endnote w:type="continuationSeparator" w:id="0">
    <w:p w:rsidR="006E1CA4" w:rsidRDefault="006E1CA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E1CA4" w:rsidRDefault="006E1CA4">
      <w:pPr>
        <w:spacing w:line="240" w:lineRule="auto"/>
      </w:pPr>
      <w:r>
        <w:separator/>
      </w:r>
    </w:p>
  </w:footnote>
  <w:footnote w:type="continuationSeparator" w:id="0">
    <w:p w:rsidR="006E1CA4" w:rsidRDefault="006E1CA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82E90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273378">
    <w:pPr>
      <w:pStyle w:val="Header"/>
      <w:ind w:right="360" w:firstLine="0"/>
    </w:pPr>
    <w:r>
      <w:t xml:space="preserve">JOURNAL ENTRY 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521B5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73378">
    <w:pPr>
      <w:ind w:right="360" w:firstLine="0"/>
    </w:pPr>
    <w:r>
      <w:t xml:space="preserve">JOURNAL ENTRY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1FA8"/>
    <w:rsid w:val="0000793A"/>
    <w:rsid w:val="00031FA4"/>
    <w:rsid w:val="00053F7A"/>
    <w:rsid w:val="00071955"/>
    <w:rsid w:val="000B0A32"/>
    <w:rsid w:val="0013633D"/>
    <w:rsid w:val="0019683B"/>
    <w:rsid w:val="001A0A79"/>
    <w:rsid w:val="001A1441"/>
    <w:rsid w:val="001A33E5"/>
    <w:rsid w:val="00236187"/>
    <w:rsid w:val="00273378"/>
    <w:rsid w:val="002A23BB"/>
    <w:rsid w:val="002A2A03"/>
    <w:rsid w:val="00390A06"/>
    <w:rsid w:val="003E0F66"/>
    <w:rsid w:val="003E3C66"/>
    <w:rsid w:val="003F3030"/>
    <w:rsid w:val="00482E90"/>
    <w:rsid w:val="004C3E32"/>
    <w:rsid w:val="004F43FE"/>
    <w:rsid w:val="00544FB0"/>
    <w:rsid w:val="00586300"/>
    <w:rsid w:val="005B7296"/>
    <w:rsid w:val="006C282D"/>
    <w:rsid w:val="006E1CA4"/>
    <w:rsid w:val="00760696"/>
    <w:rsid w:val="007A0C7F"/>
    <w:rsid w:val="007D5A43"/>
    <w:rsid w:val="008110DF"/>
    <w:rsid w:val="008521B5"/>
    <w:rsid w:val="00852741"/>
    <w:rsid w:val="00853BD8"/>
    <w:rsid w:val="008546FE"/>
    <w:rsid w:val="008628AF"/>
    <w:rsid w:val="008B39D7"/>
    <w:rsid w:val="008C1AB3"/>
    <w:rsid w:val="008F1F61"/>
    <w:rsid w:val="00940404"/>
    <w:rsid w:val="00A20476"/>
    <w:rsid w:val="00A45A50"/>
    <w:rsid w:val="00AA0417"/>
    <w:rsid w:val="00AA09D1"/>
    <w:rsid w:val="00B034A7"/>
    <w:rsid w:val="00B30281"/>
    <w:rsid w:val="00C43404"/>
    <w:rsid w:val="00C573DE"/>
    <w:rsid w:val="00C67138"/>
    <w:rsid w:val="00CF29F0"/>
    <w:rsid w:val="00D00443"/>
    <w:rsid w:val="00D01F79"/>
    <w:rsid w:val="00D97C93"/>
    <w:rsid w:val="00E04092"/>
    <w:rsid w:val="00E828AD"/>
    <w:rsid w:val="00F561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66E8CF0"/>
  <w15:docId w15:val="{CE977DD7-4AE4-487B-A34C-027627B81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00443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4</Pages>
  <Words>707</Words>
  <Characters>4030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728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subject/>
  <dc:creator>DeGeorge</dc:creator>
  <cp:keywords/>
  <dc:description/>
  <cp:lastModifiedBy>Morning</cp:lastModifiedBy>
  <cp:revision>8</cp:revision>
  <dcterms:created xsi:type="dcterms:W3CDTF">2019-01-17T05:05:00Z</dcterms:created>
  <dcterms:modified xsi:type="dcterms:W3CDTF">2019-01-17T05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DhwOKPYa"/&gt;&lt;style id="http://www.zotero.org/styles/apa" locale="en-US" hasBibliography="1" bibliographyStyleHasBeenSet="1"/&gt;&lt;prefs&gt;&lt;pref name="fieldType" value="Field"/&gt;&lt;/prefs&gt;&lt;/data&gt;</vt:lpwstr>
  </property>
</Properties>
</file>